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37A8FDAA" w:rsidR="005C5F83" w:rsidRDefault="005C5F83" w:rsidP="002106BF">
      <w:pPr>
        <w:jc w:val="both"/>
      </w:pPr>
      <w:r>
        <w:fldChar w:fldCharType="begin" w:fldLock="1"/>
      </w:r>
      <w:r w:rsidR="00291ECE">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previouslyFormattedCitation" : "[&lt;i&gt;Segall et al.&lt;/i&gt;,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p>
    <w:p w14:paraId="106306C2" w14:textId="77777777" w:rsidR="005C5F83" w:rsidRDefault="005C5F83"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3725B970" w:rsidR="009B4B38" w:rsidRPr="0092182F" w:rsidRDefault="00291ECE" w:rsidP="005F1C3D">
      <w:pPr>
        <w:jc w:val="both"/>
      </w:pPr>
      <w:r>
        <w:fldChar w:fldCharType="begin" w:fldLock="1"/>
      </w:r>
      <w:r w:rsidR="0033482A">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1", "11" ] ] }, "note" : "From Duplicate 1 (Tidal Modulation of Nonvolcanic Tremor - Rubinstein, Justin L.; La Rocca, Mario; Vidale, John E.; Creager, Kenneth C.; Wech, Aaron G.)\n\n(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a263c2a2-3859-4232-9f08-3069a1843e7d"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291ECE">
        <w:rPr>
          <w:noProof/>
        </w:rPr>
        <w:t>[</w:t>
      </w:r>
      <w:r w:rsidRPr="00291ECE">
        <w:rPr>
          <w:i/>
          <w:noProof/>
        </w:rPr>
        <w:t>Rubinstein et al.</w:t>
      </w:r>
      <w:r w:rsidRPr="00291ECE">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Since 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57410431" w14:textId="2155A863" w:rsidR="0085633E" w:rsidRDefault="0033482A" w:rsidP="002106BF">
      <w:pPr>
        <w:jc w:val="both"/>
      </w:pPr>
      <w:r>
        <w:fldChar w:fldCharType="begin" w:fldLock="1"/>
      </w:r>
      <w:r>
        <w:instrText>ADDIN CSL_CITATION { "citationItems" : [ { "id" : "ITEM-1", "itemData" : { "DOI" : "10.1126/science.1167112", "ISSN" : "0036-8075", "author" : [ { "dropping-particle" : "", "family" : "Rocca", "given" : "M.", "non-dropping-particle" : "La", "parse-names" : false, "suffix" : "" }, { "dropping-particle" : "", "family" : "Creager", "given" : "K. C.", "non-dropping-particle" : "", "parse-names" : false, "suffix" : "" }, { "dropping-particle" : "", "family" : "Galluzzo", "given" : "D.", "non-dropping-particle" : "", "parse-names" : false, "suffix" : "" }, { "dropping-particle" : "", "family" : "Malone", "given" : "S.", "non-dropping-particle" : "", "parse-names" : false, "suffix" : "" }, { "dropping-particle" : "", "family" : "Vidale", "given" : "J. E.", "non-dropping-particle" : "", "parse-names" : false, "suffix" : "" }, { "dropping-particle" : "", "family" : "Sweet", "given" : "J. R.", "non-dropping-particle" : "", "parse-names" : false, "suffix" : "" }, { "dropping-particle" : "", "family" : "Wech", "given" : "A. G.", "non-dropping-particle" : "", "parse-names" : false, "suffix" : "" } ], "container-title" : "Science", "id" : "ITEM-1", "issue" : "5914", "issued" : { "date-parts" : [ [ "2009", "1", "30" ] ] }, "page" : "620-623", "title" : "Cascadia Tremor Located Near Plate Interface Constrained by S Minus P Wave Times", "type" : "article-journal", "volume" : "323" }, "uris" : [ "http://www.mendeley.com/documents/?uuid=315c1826-2036-4834-9278-713925fce16b" ] } ], "mendeley" : { "formattedCitation" : "[&lt;i&gt;La Rocca et al.&lt;/i&gt;, 2009]", "plainTextFormattedCitation" : "[La Rocca et al., 2009]" }, "properties" : { "noteIndex" : 0 }, "schema" : "https://github.com/citation-style-language/schema/raw/master/csl-citation.json" }</w:instrText>
      </w:r>
      <w:r>
        <w:fldChar w:fldCharType="separate"/>
      </w:r>
      <w:r w:rsidRPr="0033482A">
        <w:rPr>
          <w:noProof/>
        </w:rPr>
        <w:t>[</w:t>
      </w:r>
      <w:r w:rsidRPr="0033482A">
        <w:rPr>
          <w:i/>
          <w:noProof/>
        </w:rPr>
        <w:t>La Rocca et al.</w:t>
      </w:r>
      <w:r w:rsidRPr="0033482A">
        <w:rPr>
          <w:noProof/>
        </w:rPr>
        <w:t>, 2009]</w:t>
      </w:r>
      <w:r>
        <w:fldChar w:fldCharType="end"/>
      </w:r>
      <w:r>
        <w:t xml:space="preserve"> proposed a new method to estimate the location of the tremor by using cross-correlation of the vertical and </w:t>
      </w:r>
      <w:r w:rsidR="00A12D84">
        <w:t>horizontal seismograms with array process techniques</w:t>
      </w:r>
      <w:r w:rsidR="00E22C3F">
        <w:t xml:space="preserve">. </w:t>
      </w:r>
      <w:r w:rsidR="0092182F">
        <w:t xml:space="preserve">This method can resolve the depth of tremor sources within </w:t>
      </w:r>
      <w:r w:rsidR="00A31611">
        <w:rPr>
          <w:rFonts w:ascii="Cambria" w:hAnsi="Cambria"/>
        </w:rPr>
        <w:t>±</w:t>
      </w:r>
      <w:r w:rsidR="00A31611">
        <w:t xml:space="preserve">2 km. </w:t>
      </w:r>
      <w:r w:rsidR="00123568">
        <w:t xml:space="preserve">With the better estimate of the location, they argue that the sources of Cascadia tremor are located near or on the subducting slab interface. Strong correlations and steady S-P time differences imply that tremor consists of radiation from repeating sources. </w:t>
      </w:r>
      <w:bookmarkStart w:id="0" w:name="_GoBack"/>
      <w:bookmarkEnd w:id="0"/>
    </w:p>
    <w:p w14:paraId="5688C02B" w14:textId="77777777" w:rsidR="0085633E" w:rsidRDefault="0085633E"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53CD5187" w14:textId="3ECFA9A7" w:rsidR="0033482A" w:rsidRPr="0033482A" w:rsidRDefault="00E86BBD" w:rsidP="0033482A">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33482A" w:rsidRPr="0033482A">
        <w:rPr>
          <w:rFonts w:ascii="Cambria" w:hAnsi="Cambria"/>
          <w:noProof/>
        </w:rPr>
        <w:t xml:space="preserve">Dragert, G., K. Wang, and T. S. James (2001), A silent slip event on the deeper Cascadia subduction interface., </w:t>
      </w:r>
      <w:r w:rsidR="0033482A" w:rsidRPr="0033482A">
        <w:rPr>
          <w:rFonts w:ascii="Cambria" w:hAnsi="Cambria"/>
          <w:i/>
          <w:iCs/>
          <w:noProof/>
        </w:rPr>
        <w:t>Science</w:t>
      </w:r>
      <w:r w:rsidR="0033482A" w:rsidRPr="0033482A">
        <w:rPr>
          <w:rFonts w:ascii="Cambria" w:hAnsi="Cambria"/>
          <w:noProof/>
        </w:rPr>
        <w:t xml:space="preserve">, </w:t>
      </w:r>
      <w:r w:rsidR="0033482A" w:rsidRPr="0033482A">
        <w:rPr>
          <w:rFonts w:ascii="Cambria" w:hAnsi="Cambria"/>
          <w:i/>
          <w:iCs/>
          <w:noProof/>
        </w:rPr>
        <w:t>292</w:t>
      </w:r>
      <w:r w:rsidR="0033482A" w:rsidRPr="0033482A">
        <w:rPr>
          <w:rFonts w:ascii="Cambria" w:hAnsi="Cambria"/>
          <w:noProof/>
        </w:rPr>
        <w:t>(5521), 1525–8, doi:10.1126/science.1060152.</w:t>
      </w:r>
    </w:p>
    <w:p w14:paraId="06BD9478"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Gomberg, J., J. L. Rubinstein, Z. Peng, K. C. Creager, J. E. Vidale, and P. Bodin (2008), Widespread triggering of nonvolcanic tremor in California., </w:t>
      </w:r>
      <w:r w:rsidRPr="0033482A">
        <w:rPr>
          <w:rFonts w:ascii="Cambria" w:hAnsi="Cambria"/>
          <w:i/>
          <w:iCs/>
          <w:noProof/>
        </w:rPr>
        <w:t>Science</w:t>
      </w:r>
      <w:r w:rsidRPr="0033482A">
        <w:rPr>
          <w:rFonts w:ascii="Cambria" w:hAnsi="Cambria"/>
          <w:noProof/>
        </w:rPr>
        <w:t xml:space="preserve">, </w:t>
      </w:r>
      <w:r w:rsidRPr="0033482A">
        <w:rPr>
          <w:rFonts w:ascii="Cambria" w:hAnsi="Cambria"/>
          <w:i/>
          <w:iCs/>
          <w:noProof/>
        </w:rPr>
        <w:t>319</w:t>
      </w:r>
      <w:r w:rsidRPr="0033482A">
        <w:rPr>
          <w:rFonts w:ascii="Cambria" w:hAnsi="Cambria"/>
          <w:noProof/>
        </w:rPr>
        <w:t>, 173, doi:10.1126/science.1149164.</w:t>
      </w:r>
    </w:p>
    <w:p w14:paraId="31F56CB4"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Ide, S., G. C. Beroza, D. R. Shelly, and T. Uchide (2007a), A scaling law for slow earthquakes,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7</w:t>
      </w:r>
      <w:r w:rsidRPr="0033482A">
        <w:rPr>
          <w:rFonts w:ascii="Cambria" w:hAnsi="Cambria"/>
          <w:noProof/>
        </w:rPr>
        <w:t>(7140), 76–79, doi:10.1038/nature05780.</w:t>
      </w:r>
    </w:p>
    <w:p w14:paraId="2F57F634"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Ide, S., D. R. Shelly, and G. C. Beroza (2007b), Mechanism of deep low frequency earthquakes: Further evidence that deep non-volcanic tremor is generated by shear slip on the plate interface, </w:t>
      </w:r>
      <w:r w:rsidRPr="0033482A">
        <w:rPr>
          <w:rFonts w:ascii="Cambria" w:hAnsi="Cambria"/>
          <w:i/>
          <w:iCs/>
          <w:noProof/>
        </w:rPr>
        <w:t>Geophys. Res. Lett.</w:t>
      </w:r>
      <w:r w:rsidRPr="0033482A">
        <w:rPr>
          <w:rFonts w:ascii="Cambria" w:hAnsi="Cambria"/>
          <w:noProof/>
        </w:rPr>
        <w:t xml:space="preserve">, </w:t>
      </w:r>
      <w:r w:rsidRPr="0033482A">
        <w:rPr>
          <w:rFonts w:ascii="Cambria" w:hAnsi="Cambria"/>
          <w:i/>
          <w:iCs/>
          <w:noProof/>
        </w:rPr>
        <w:t>34</w:t>
      </w:r>
      <w:r w:rsidRPr="0033482A">
        <w:rPr>
          <w:rFonts w:ascii="Cambria" w:hAnsi="Cambria"/>
          <w:noProof/>
        </w:rPr>
        <w:t>(3), doi:10.1029/2006GL028890.</w:t>
      </w:r>
    </w:p>
    <w:p w14:paraId="5C8D074D"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Ito, Y., K. Obara, K. Shiomi, S. Sekine, and H. Hirose (2007), Slow Earthquakes Coincident with Episodic Tremors and Slow Slip Events, edited by Intergovernmental Panel on Climate Change,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15</w:t>
      </w:r>
      <w:r w:rsidRPr="0033482A">
        <w:rPr>
          <w:rFonts w:ascii="Cambria" w:hAnsi="Cambria"/>
          <w:noProof/>
        </w:rPr>
        <w:t>(5811), 503–506, doi:10.1126/science.1134454.</w:t>
      </w:r>
    </w:p>
    <w:p w14:paraId="295DE9B8"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Kao, H., S.-J. Shan, H. Dragert, G. Rogers, J. F. Cassidy, and K. Ramachandran (2005), A wide depth distribution of seismic tremors along the northern Cascadia margin,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36</w:t>
      </w:r>
      <w:r w:rsidRPr="0033482A">
        <w:rPr>
          <w:rFonts w:ascii="Cambria" w:hAnsi="Cambria"/>
          <w:noProof/>
        </w:rPr>
        <w:t>(7052), 841–844, doi:10.1038/nature03903.</w:t>
      </w:r>
    </w:p>
    <w:p w14:paraId="12DBFC08"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Kodaira, S., A. Kato, and J. Park (2004), High Pore Fluid Pressure May Cause Silent Slip in the Nankai Trough,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04</w:t>
      </w:r>
      <w:r w:rsidRPr="0033482A">
        <w:rPr>
          <w:rFonts w:ascii="Cambria" w:hAnsi="Cambria"/>
          <w:noProof/>
        </w:rPr>
        <w:t>(May), 1295–1299, doi:10.1126/science.1096535.</w:t>
      </w:r>
    </w:p>
    <w:p w14:paraId="1C607DA0"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Miller, M. M. (2002), Periodic Slow Earthquakes from the Cascadia Subduction Zone,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295</w:t>
      </w:r>
      <w:r w:rsidRPr="0033482A">
        <w:rPr>
          <w:rFonts w:ascii="Cambria" w:hAnsi="Cambria"/>
          <w:noProof/>
        </w:rPr>
        <w:t>(5564), 2423–2423, doi:10.1126/science.1071193.</w:t>
      </w:r>
    </w:p>
    <w:p w14:paraId="3CC017E0"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Nadeau, R. M., and D. Dolenc (2005), Nonvolcanic tremors deep beneath the San Andreas fault,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07</w:t>
      </w:r>
      <w:r w:rsidRPr="0033482A">
        <w:rPr>
          <w:rFonts w:ascii="Cambria" w:hAnsi="Cambria"/>
          <w:noProof/>
        </w:rPr>
        <w:t>(January), 389, doi:10.1126/science.1107142.</w:t>
      </w:r>
    </w:p>
    <w:p w14:paraId="3060C16B"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Nadeau, R. M., and A. Guilhem (2009), Nonvolcanic tremor evolution and the San Simeon and Parkfield, California, earthquakes,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25</w:t>
      </w:r>
      <w:r w:rsidRPr="0033482A">
        <w:rPr>
          <w:rFonts w:ascii="Cambria" w:hAnsi="Cambria"/>
          <w:noProof/>
        </w:rPr>
        <w:t>(5937), 191–193, doi:10.1126/science.1174155.</w:t>
      </w:r>
    </w:p>
    <w:p w14:paraId="0AE905EF"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Nedimović, M. R., R. D. Hyndman, K. Ramachandran, and G. D. Spence (2003), Reflection signature of seismic and aseismic slip on the northern Cascadia subduction interface,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24</w:t>
      </w:r>
      <w:r w:rsidRPr="0033482A">
        <w:rPr>
          <w:rFonts w:ascii="Cambria" w:hAnsi="Cambria"/>
          <w:noProof/>
        </w:rPr>
        <w:t>(6947), 416–420, doi:10.1038/nature01840.</w:t>
      </w:r>
    </w:p>
    <w:p w14:paraId="2895500F"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Obara, K. (2002), Nonvolcanic Deep Tremor Associated with Subduction in Southwest Japan,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296</w:t>
      </w:r>
      <w:r w:rsidRPr="0033482A">
        <w:rPr>
          <w:rFonts w:ascii="Cambria" w:hAnsi="Cambria"/>
          <w:noProof/>
        </w:rPr>
        <w:t>(5573), 1679–1681, doi:10.1126/science.1070378.</w:t>
      </w:r>
    </w:p>
    <w:p w14:paraId="032D05B4"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La Rocca, M., K. C. Creager, D. Galluzzo, S. Malone, J. E. Vidale, J. R. Sweet, and A. G. Wech (2009), Cascadia Tremor Located Near Plate Interface Constrained by S Minus P Wave Times,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23</w:t>
      </w:r>
      <w:r w:rsidRPr="0033482A">
        <w:rPr>
          <w:rFonts w:ascii="Cambria" w:hAnsi="Cambria"/>
          <w:noProof/>
        </w:rPr>
        <w:t>(5914), 620–623, doi:10.1126/science.1167112.</w:t>
      </w:r>
    </w:p>
    <w:p w14:paraId="71406AFB"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Rogers, G., and H. Dragert (2003), Episodic tremor and slip on the Cascadia subduction zone: the chatter of silent slip., </w:t>
      </w:r>
      <w:r w:rsidRPr="0033482A">
        <w:rPr>
          <w:rFonts w:ascii="Cambria" w:hAnsi="Cambria"/>
          <w:i/>
          <w:iCs/>
          <w:noProof/>
        </w:rPr>
        <w:t>Science</w:t>
      </w:r>
      <w:r w:rsidRPr="0033482A">
        <w:rPr>
          <w:rFonts w:ascii="Cambria" w:hAnsi="Cambria"/>
          <w:noProof/>
        </w:rPr>
        <w:t xml:space="preserve">, </w:t>
      </w:r>
      <w:r w:rsidRPr="0033482A">
        <w:rPr>
          <w:rFonts w:ascii="Cambria" w:hAnsi="Cambria"/>
          <w:i/>
          <w:iCs/>
          <w:noProof/>
        </w:rPr>
        <w:t>300</w:t>
      </w:r>
      <w:r w:rsidRPr="0033482A">
        <w:rPr>
          <w:rFonts w:ascii="Cambria" w:hAnsi="Cambria"/>
          <w:noProof/>
        </w:rPr>
        <w:t>(5627), 1942–1943, doi:10.1126/science.1084783.</w:t>
      </w:r>
    </w:p>
    <w:p w14:paraId="4F551FEA"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Rubinstein, J. L., J. E. Vidale, J. Gomberg, P. Bodin, K. C. Creager, and S. D. Malone (2007), Non-volcanic tremor driven by large transient shear stresses.,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8</w:t>
      </w:r>
      <w:r w:rsidRPr="0033482A">
        <w:rPr>
          <w:rFonts w:ascii="Cambria" w:hAnsi="Cambria"/>
          <w:noProof/>
        </w:rPr>
        <w:t>(7153), 579–582, doi:10.1038/nature06017.</w:t>
      </w:r>
    </w:p>
    <w:p w14:paraId="0FB620D0"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Rubinstein, J. L., M. La Rocca, J. E. Vidale, K. C. Creager, and A. G. Wech (2008), Tidal Modulation of Nonvolcanic Tremor, </w:t>
      </w:r>
      <w:r w:rsidRPr="0033482A">
        <w:rPr>
          <w:rFonts w:ascii="Cambria" w:hAnsi="Cambria"/>
          <w:i/>
          <w:iCs/>
          <w:noProof/>
        </w:rPr>
        <w:t>Science (80-. ).</w:t>
      </w:r>
      <w:r w:rsidRPr="0033482A">
        <w:rPr>
          <w:rFonts w:ascii="Cambria" w:hAnsi="Cambria"/>
          <w:noProof/>
        </w:rPr>
        <w:t xml:space="preserve">, </w:t>
      </w:r>
      <w:r w:rsidRPr="0033482A">
        <w:rPr>
          <w:rFonts w:ascii="Cambria" w:hAnsi="Cambria"/>
          <w:i/>
          <w:iCs/>
          <w:noProof/>
        </w:rPr>
        <w:t>319</w:t>
      </w:r>
      <w:r w:rsidRPr="0033482A">
        <w:rPr>
          <w:rFonts w:ascii="Cambria" w:hAnsi="Cambria"/>
          <w:noProof/>
        </w:rPr>
        <w:t>(5860), 186–189, doi:10.1126/science.1150558.</w:t>
      </w:r>
    </w:p>
    <w:p w14:paraId="59158601"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Segall, P., E. K. Desmarais, D. Shelly, A. Miklius, and P. Cervelli (2006), Earthquakes triggered by silent slip events on Kīlauea volcano, Hawaii.,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2</w:t>
      </w:r>
      <w:r w:rsidRPr="0033482A">
        <w:rPr>
          <w:rFonts w:ascii="Cambria" w:hAnsi="Cambria"/>
          <w:noProof/>
        </w:rPr>
        <w:t>(7098), 71–74, doi:10.1038/nature05297.</w:t>
      </w:r>
    </w:p>
    <w:p w14:paraId="29C2C847"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Shelly, D. R., G. C. Beroza, S. Ide, and S. Nakamula (2006), Low-frequency earthquakes in Shikoku, Japan, and their relationship to episodic tremor and slip.,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2</w:t>
      </w:r>
      <w:r w:rsidRPr="0033482A">
        <w:rPr>
          <w:rFonts w:ascii="Cambria" w:hAnsi="Cambria"/>
          <w:noProof/>
        </w:rPr>
        <w:t>(7099), 188–191, doi:10.1038/nature04931.</w:t>
      </w:r>
    </w:p>
    <w:p w14:paraId="308A258F" w14:textId="77777777" w:rsidR="0033482A" w:rsidRPr="0033482A" w:rsidRDefault="0033482A" w:rsidP="0033482A">
      <w:pPr>
        <w:widowControl w:val="0"/>
        <w:autoSpaceDE w:val="0"/>
        <w:autoSpaceDN w:val="0"/>
        <w:adjustRightInd w:val="0"/>
        <w:ind w:left="480" w:hanging="480"/>
        <w:rPr>
          <w:rFonts w:ascii="Cambria" w:hAnsi="Cambria"/>
          <w:noProof/>
        </w:rPr>
      </w:pPr>
      <w:r w:rsidRPr="0033482A">
        <w:rPr>
          <w:rFonts w:ascii="Cambria" w:hAnsi="Cambria"/>
          <w:noProof/>
        </w:rPr>
        <w:t xml:space="preserve">Shelly, D. R., G. C. Beroza, and S. Ide (2007), Non-volcanic tremor and low-frequency earthquake swarms., </w:t>
      </w:r>
      <w:r w:rsidRPr="0033482A">
        <w:rPr>
          <w:rFonts w:ascii="Cambria" w:hAnsi="Cambria"/>
          <w:i/>
          <w:iCs/>
          <w:noProof/>
        </w:rPr>
        <w:t>Nature</w:t>
      </w:r>
      <w:r w:rsidRPr="0033482A">
        <w:rPr>
          <w:rFonts w:ascii="Cambria" w:hAnsi="Cambria"/>
          <w:noProof/>
        </w:rPr>
        <w:t xml:space="preserve">, </w:t>
      </w:r>
      <w:r w:rsidRPr="0033482A">
        <w:rPr>
          <w:rFonts w:ascii="Cambria" w:hAnsi="Cambria"/>
          <w:i/>
          <w:iCs/>
          <w:noProof/>
        </w:rPr>
        <w:t>446</w:t>
      </w:r>
      <w:r w:rsidRPr="0033482A">
        <w:rPr>
          <w:rFonts w:ascii="Cambria" w:hAnsi="Cambria"/>
          <w:noProof/>
        </w:rPr>
        <w:t>(7133), 305–307, doi:10.1038/nature05666.</w:t>
      </w:r>
    </w:p>
    <w:p w14:paraId="7C2E4C27" w14:textId="3C359FB2" w:rsidR="00933795" w:rsidRDefault="00E86BBD" w:rsidP="0033482A">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0A6FB5"/>
    <w:rsid w:val="000F5DBD"/>
    <w:rsid w:val="001053D3"/>
    <w:rsid w:val="00123568"/>
    <w:rsid w:val="00143A0F"/>
    <w:rsid w:val="00152713"/>
    <w:rsid w:val="00163761"/>
    <w:rsid w:val="0018161C"/>
    <w:rsid w:val="001850AC"/>
    <w:rsid w:val="00194278"/>
    <w:rsid w:val="001A1596"/>
    <w:rsid w:val="001A76C9"/>
    <w:rsid w:val="001E47D2"/>
    <w:rsid w:val="001F2481"/>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1ECE"/>
    <w:rsid w:val="0029707F"/>
    <w:rsid w:val="002C093B"/>
    <w:rsid w:val="002C40EB"/>
    <w:rsid w:val="002D09BC"/>
    <w:rsid w:val="002F0F65"/>
    <w:rsid w:val="003137D6"/>
    <w:rsid w:val="00327BF4"/>
    <w:rsid w:val="0033482A"/>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E3929"/>
    <w:rsid w:val="004F083D"/>
    <w:rsid w:val="00523746"/>
    <w:rsid w:val="00524508"/>
    <w:rsid w:val="005820E8"/>
    <w:rsid w:val="005912FC"/>
    <w:rsid w:val="005925E0"/>
    <w:rsid w:val="005A6E8C"/>
    <w:rsid w:val="005C436B"/>
    <w:rsid w:val="005C5F83"/>
    <w:rsid w:val="005F1C3D"/>
    <w:rsid w:val="005F4C19"/>
    <w:rsid w:val="00637FA3"/>
    <w:rsid w:val="00651C11"/>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5633E"/>
    <w:rsid w:val="00882321"/>
    <w:rsid w:val="00885A3C"/>
    <w:rsid w:val="008B225C"/>
    <w:rsid w:val="008D25E7"/>
    <w:rsid w:val="00912354"/>
    <w:rsid w:val="0092182F"/>
    <w:rsid w:val="00927E9F"/>
    <w:rsid w:val="00933795"/>
    <w:rsid w:val="00936FAD"/>
    <w:rsid w:val="0095192E"/>
    <w:rsid w:val="0097321F"/>
    <w:rsid w:val="0097461F"/>
    <w:rsid w:val="009B4B38"/>
    <w:rsid w:val="009E1F65"/>
    <w:rsid w:val="009F4FF7"/>
    <w:rsid w:val="00A12D84"/>
    <w:rsid w:val="00A31611"/>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BD53CD"/>
    <w:rsid w:val="00BD7A99"/>
    <w:rsid w:val="00BE3ED9"/>
    <w:rsid w:val="00C14C75"/>
    <w:rsid w:val="00C2339F"/>
    <w:rsid w:val="00C3739D"/>
    <w:rsid w:val="00C541DF"/>
    <w:rsid w:val="00C54D3D"/>
    <w:rsid w:val="00C60725"/>
    <w:rsid w:val="00C60A77"/>
    <w:rsid w:val="00C60AD3"/>
    <w:rsid w:val="00C65D9E"/>
    <w:rsid w:val="00C733BA"/>
    <w:rsid w:val="00C90F62"/>
    <w:rsid w:val="00C93E95"/>
    <w:rsid w:val="00CC4321"/>
    <w:rsid w:val="00CD295A"/>
    <w:rsid w:val="00CF09E6"/>
    <w:rsid w:val="00CF5810"/>
    <w:rsid w:val="00D012BB"/>
    <w:rsid w:val="00D14123"/>
    <w:rsid w:val="00D15DAE"/>
    <w:rsid w:val="00D43D3F"/>
    <w:rsid w:val="00D7192D"/>
    <w:rsid w:val="00D80920"/>
    <w:rsid w:val="00DC27FB"/>
    <w:rsid w:val="00DD03E2"/>
    <w:rsid w:val="00DD50A6"/>
    <w:rsid w:val="00DE4D6D"/>
    <w:rsid w:val="00DF4158"/>
    <w:rsid w:val="00DF46A5"/>
    <w:rsid w:val="00E03CC8"/>
    <w:rsid w:val="00E049C5"/>
    <w:rsid w:val="00E208E7"/>
    <w:rsid w:val="00E22C3F"/>
    <w:rsid w:val="00E3327C"/>
    <w:rsid w:val="00E44759"/>
    <w:rsid w:val="00E6747A"/>
    <w:rsid w:val="00E67C08"/>
    <w:rsid w:val="00E75437"/>
    <w:rsid w:val="00E81803"/>
    <w:rsid w:val="00E83218"/>
    <w:rsid w:val="00E86BBD"/>
    <w:rsid w:val="00EA566E"/>
    <w:rsid w:val="00EA6D46"/>
    <w:rsid w:val="00ED089C"/>
    <w:rsid w:val="00ED2562"/>
    <w:rsid w:val="00F06612"/>
    <w:rsid w:val="00F0727C"/>
    <w:rsid w:val="00F07AB0"/>
    <w:rsid w:val="00F22BA0"/>
    <w:rsid w:val="00F23129"/>
    <w:rsid w:val="00F37CCE"/>
    <w:rsid w:val="00F42273"/>
    <w:rsid w:val="00F62D99"/>
    <w:rsid w:val="00F65399"/>
    <w:rsid w:val="00F65D4B"/>
    <w:rsid w:val="00F710B8"/>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7</Pages>
  <Words>9387</Words>
  <Characters>53507</Characters>
  <Application>Microsoft Macintosh Word</Application>
  <DocSecurity>0</DocSecurity>
  <Lines>445</Lines>
  <Paragraphs>125</Paragraphs>
  <ScaleCrop>false</ScaleCrop>
  <Company>UC Berkeley</Company>
  <LinksUpToDate>false</LinksUpToDate>
  <CharactersWithSpaces>627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10</cp:revision>
  <dcterms:created xsi:type="dcterms:W3CDTF">2016-05-22T23:57:00Z</dcterms:created>
  <dcterms:modified xsi:type="dcterms:W3CDTF">2016-06-05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